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5F4D2D" w14:textId="77777777" w:rsidR="00287B0F" w:rsidRDefault="00EF11C0" w:rsidP="00287B0F">
      <w:pPr>
        <w:spacing w:line="240" w:lineRule="auto"/>
        <w:jc w:val="right"/>
        <w:rPr>
          <w:sz w:val="24"/>
          <w:szCs w:val="24"/>
        </w:rPr>
      </w:pPr>
      <w:r>
        <w:rPr>
          <w:sz w:val="24"/>
          <w:szCs w:val="24"/>
        </w:rPr>
        <w:t>Nathan Gillispie</w:t>
      </w:r>
    </w:p>
    <w:p w14:paraId="470BF5FE" w14:textId="4816664C" w:rsidR="00EF11C0" w:rsidRPr="00287B0F" w:rsidRDefault="00EF11C0" w:rsidP="00287B0F">
      <w:pPr>
        <w:spacing w:line="480" w:lineRule="auto"/>
        <w:jc w:val="center"/>
        <w:rPr>
          <w:sz w:val="28"/>
          <w:szCs w:val="28"/>
        </w:rPr>
      </w:pPr>
      <w:r w:rsidRPr="00287B0F">
        <w:rPr>
          <w:sz w:val="28"/>
          <w:szCs w:val="28"/>
        </w:rPr>
        <w:t xml:space="preserve">Pros and Cons of the </w:t>
      </w:r>
      <w:r w:rsidR="00287B0F" w:rsidRPr="00287B0F">
        <w:rPr>
          <w:sz w:val="28"/>
          <w:szCs w:val="28"/>
        </w:rPr>
        <w:t>Establishment</w:t>
      </w:r>
      <w:r w:rsidRPr="00287B0F">
        <w:rPr>
          <w:sz w:val="28"/>
          <w:szCs w:val="28"/>
        </w:rPr>
        <w:t xml:space="preserve"> of an American Food Safety Authority</w:t>
      </w:r>
    </w:p>
    <w:p w14:paraId="060FF262" w14:textId="21C61478" w:rsidR="002228E1" w:rsidRDefault="008A0880" w:rsidP="0002046A">
      <w:pPr>
        <w:spacing w:line="480" w:lineRule="auto"/>
        <w:ind w:firstLine="720"/>
        <w:rPr>
          <w:sz w:val="24"/>
          <w:szCs w:val="24"/>
        </w:rPr>
      </w:pPr>
      <w:r>
        <w:rPr>
          <w:sz w:val="24"/>
          <w:szCs w:val="24"/>
        </w:rPr>
        <w:t>After a series of E. coli outbreaks in spinach products in 2006, the authority of the FDA to regulate recalling was called into question</w:t>
      </w:r>
      <w:r w:rsidR="001F35EE">
        <w:rPr>
          <w:sz w:val="24"/>
          <w:szCs w:val="24"/>
        </w:rPr>
        <w:t xml:space="preserve"> </w:t>
      </w:r>
      <w:r w:rsidR="001F35EE">
        <w:rPr>
          <w:sz w:val="24"/>
          <w:szCs w:val="24"/>
        </w:rPr>
        <w:fldChar w:fldCharType="begin"/>
      </w:r>
      <w:r w:rsidR="001F35EE">
        <w:rPr>
          <w:sz w:val="24"/>
          <w:szCs w:val="24"/>
        </w:rPr>
        <w:instrText xml:space="preserve"> ADDIN ZOTERO_ITEM CSL_CITATION {"citationID":"ENa1MOVd","properties":{"formattedCitation":"(Yoke, 2007)","plainCitation":"(Yoke, 2007)","noteIndex":0},"citationItems":[{"id":182,"uris":["http://zotero.org/users/local/YFsU4dqp/items/RX67UAMM"],"itemData":{"id":182,"type":"article-journal","container-title":"Kentucky Law Journal","issue":"4","journalAbbreviation":"Ky. L.J.","language":"eng","page":"731-750","source":"HeinOnline","title":"Let Us Eat Lettuce (and Spinach): Is the Bioterrorism Preparedness Act Enough or Is an Independent Food Safety Agency Required Note","title-short":"Let Us Eat Lettuce (and Spinach)","volume":"96","author":[{"family":"Yoke","given":"Robert M."}],"issued":{"date-parts":[["2007"]],"season":"2008"}}}],"schema":"https://github.com/citation-style-language/schema/raw/master/csl-citation.json"} </w:instrText>
      </w:r>
      <w:r w:rsidR="001F35EE">
        <w:rPr>
          <w:sz w:val="24"/>
          <w:szCs w:val="24"/>
        </w:rPr>
        <w:fldChar w:fldCharType="separate"/>
      </w:r>
      <w:r w:rsidR="001F35EE" w:rsidRPr="001F35EE">
        <w:rPr>
          <w:sz w:val="24"/>
        </w:rPr>
        <w:t>(Yoke, 2007)</w:t>
      </w:r>
      <w:r w:rsidR="001F35EE">
        <w:rPr>
          <w:sz w:val="24"/>
          <w:szCs w:val="24"/>
        </w:rPr>
        <w:fldChar w:fldCharType="end"/>
      </w:r>
      <w:r w:rsidR="001F35EE">
        <w:rPr>
          <w:sz w:val="24"/>
          <w:szCs w:val="24"/>
        </w:rPr>
        <w:t>.</w:t>
      </w:r>
      <w:r>
        <w:rPr>
          <w:sz w:val="24"/>
          <w:szCs w:val="24"/>
        </w:rPr>
        <w:t xml:space="preserve"> The Public Health Security and Bioterrorism Preparedness and Response Act of 2002 grants the FDA the right to track potentially harmful foods from consumer back to producer. Title III of the act gives the FDA authority to detain food which it has jurisdiction over. A common critique of the law, however, is the length of time that it takes to detect an outbrea</w:t>
      </w:r>
      <w:r w:rsidR="00EC4D4E">
        <w:rPr>
          <w:sz w:val="24"/>
          <w:szCs w:val="24"/>
        </w:rPr>
        <w:t>k</w:t>
      </w:r>
      <w:r>
        <w:rPr>
          <w:sz w:val="24"/>
          <w:szCs w:val="24"/>
        </w:rPr>
        <w:t xml:space="preserve">. </w:t>
      </w:r>
      <w:r w:rsidR="00157DBE">
        <w:rPr>
          <w:sz w:val="24"/>
          <w:szCs w:val="24"/>
        </w:rPr>
        <w:t xml:space="preserve">According to Yoke, “…often, once an initial point of origin has been established, the field has already been plowed to make it ready for the next crop. Plowing hinders investigative efforts because researchers are left to speculate on the actual causes of the outbreaks due to simple lack of evidence.” </w:t>
      </w:r>
      <w:r w:rsidR="00157DBE">
        <w:rPr>
          <w:sz w:val="24"/>
          <w:szCs w:val="24"/>
        </w:rPr>
        <w:fldChar w:fldCharType="begin"/>
      </w:r>
      <w:r w:rsidR="00157DBE">
        <w:rPr>
          <w:sz w:val="24"/>
          <w:szCs w:val="24"/>
        </w:rPr>
        <w:instrText xml:space="preserve"> ADDIN ZOTERO_ITEM CSL_CITATION {"citationID":"kA5LMs6Z","properties":{"formattedCitation":"(Yoke, 2007)","plainCitation":"(Yoke, 2007)","noteIndex":0},"citationItems":[{"id":182,"uris":["http://zotero.org/users/local/YFsU4dqp/items/RX67UAMM"],"itemData":{"id":182,"type":"article-journal","container-title":"Kentucky Law Journal","issue":"4","journalAbbreviation":"Ky. L.J.","language":"eng","page":"731-750","source":"HeinOnline","title":"Let Us Eat Lettuce (and Spinach): Is the Bioterrorism Preparedness Act Enough or Is an Independent Food Safety Agency Required Note","title-short":"Let Us Eat Lettuce (and Spinach)","volume":"96","author":[{"family":"Yoke","given":"Robert M."}],"issued":{"date-parts":[["2007"]],"season":"2008"}}}],"schema":"https://github.com/citation-style-language/schema/raw/master/csl-citation.json"} </w:instrText>
      </w:r>
      <w:r w:rsidR="00157DBE">
        <w:rPr>
          <w:sz w:val="24"/>
          <w:szCs w:val="24"/>
        </w:rPr>
        <w:fldChar w:fldCharType="separate"/>
      </w:r>
      <w:r w:rsidR="00157DBE" w:rsidRPr="00157DBE">
        <w:rPr>
          <w:sz w:val="24"/>
        </w:rPr>
        <w:t>(Yoke, 2007)</w:t>
      </w:r>
      <w:r w:rsidR="00157DBE">
        <w:rPr>
          <w:sz w:val="24"/>
          <w:szCs w:val="24"/>
        </w:rPr>
        <w:fldChar w:fldCharType="end"/>
      </w:r>
      <w:r w:rsidR="00D41C62">
        <w:rPr>
          <w:sz w:val="24"/>
          <w:szCs w:val="24"/>
        </w:rPr>
        <w:t xml:space="preserve"> The fact that both FDA and USDA are unable to force a food recall only compounds the problem.</w:t>
      </w:r>
      <w:r w:rsidR="005D0C3E">
        <w:rPr>
          <w:sz w:val="24"/>
          <w:szCs w:val="24"/>
        </w:rPr>
        <w:t xml:space="preserve"> A hypothetical independent federal food safety agency </w:t>
      </w:r>
      <w:r w:rsidR="002228E1">
        <w:rPr>
          <w:sz w:val="24"/>
          <w:szCs w:val="24"/>
        </w:rPr>
        <w:t xml:space="preserve">(FSA) </w:t>
      </w:r>
      <w:r w:rsidR="005D0C3E">
        <w:rPr>
          <w:sz w:val="24"/>
          <w:szCs w:val="24"/>
        </w:rPr>
        <w:t>would ideally have the funding to not only impose mandatory recalls, but the funding to quickly investigate future outbreaks.</w:t>
      </w:r>
      <w:r w:rsidR="002228E1">
        <w:rPr>
          <w:sz w:val="24"/>
          <w:szCs w:val="24"/>
        </w:rPr>
        <w:t xml:space="preserve"> </w:t>
      </w:r>
    </w:p>
    <w:p w14:paraId="53F2FA4A" w14:textId="6160E8E8" w:rsidR="00A9420D" w:rsidRDefault="002228E1" w:rsidP="002228E1">
      <w:pPr>
        <w:spacing w:line="480" w:lineRule="auto"/>
        <w:ind w:firstLine="720"/>
        <w:rPr>
          <w:sz w:val="24"/>
          <w:szCs w:val="24"/>
        </w:rPr>
      </w:pPr>
      <w:r>
        <w:rPr>
          <w:sz w:val="24"/>
          <w:szCs w:val="24"/>
        </w:rPr>
        <w:t>Additionally, the creation of the FSA would allow all previously outdated</w:t>
      </w:r>
      <w:r w:rsidR="00373CC1">
        <w:rPr>
          <w:sz w:val="24"/>
          <w:szCs w:val="24"/>
        </w:rPr>
        <w:t xml:space="preserve"> and inconsistent</w:t>
      </w:r>
      <w:r>
        <w:rPr>
          <w:sz w:val="24"/>
          <w:szCs w:val="24"/>
        </w:rPr>
        <w:t xml:space="preserve"> regulations regarding the</w:t>
      </w:r>
      <w:r w:rsidR="00373CC1">
        <w:rPr>
          <w:sz w:val="24"/>
          <w:szCs w:val="24"/>
        </w:rPr>
        <w:t xml:space="preserve"> plethora of organizations which manage our food</w:t>
      </w:r>
      <w:r>
        <w:rPr>
          <w:sz w:val="24"/>
          <w:szCs w:val="24"/>
        </w:rPr>
        <w:t xml:space="preserve"> to be revised upon and </w:t>
      </w:r>
      <w:r w:rsidR="00373CC1">
        <w:rPr>
          <w:sz w:val="24"/>
          <w:szCs w:val="24"/>
        </w:rPr>
        <w:t>updated according to</w:t>
      </w:r>
      <w:r>
        <w:rPr>
          <w:sz w:val="24"/>
          <w:szCs w:val="24"/>
        </w:rPr>
        <w:t xml:space="preserve"> modern standards</w:t>
      </w:r>
      <w:r w:rsidR="002C17BB">
        <w:rPr>
          <w:sz w:val="24"/>
          <w:szCs w:val="24"/>
        </w:rPr>
        <w:t xml:space="preserve"> without completely uprooting the federal Food Drug and Cosmetic act of 1938 (FD&amp;C)</w:t>
      </w:r>
      <w:r w:rsidR="00537FE0">
        <w:rPr>
          <w:sz w:val="24"/>
          <w:szCs w:val="24"/>
        </w:rPr>
        <w:t xml:space="preserve">. </w:t>
      </w:r>
      <w:r w:rsidR="00A9420D">
        <w:rPr>
          <w:sz w:val="24"/>
          <w:szCs w:val="24"/>
        </w:rPr>
        <w:t xml:space="preserve">The existence of multiple federal agencies to control the food supply creates legal challenges. According to Hammonds, “This patchwork quilt creates inconsistencies, gaps, overlaps, and duplication of effort that are becoming increasingly unworkable.” </w:t>
      </w:r>
      <w:r w:rsidR="00A9420D">
        <w:rPr>
          <w:sz w:val="24"/>
          <w:szCs w:val="24"/>
        </w:rPr>
        <w:fldChar w:fldCharType="begin"/>
      </w:r>
      <w:r w:rsidR="00A9420D">
        <w:rPr>
          <w:sz w:val="24"/>
          <w:szCs w:val="24"/>
        </w:rPr>
        <w:instrText xml:space="preserve"> ADDIN ZOTERO_ITEM CSL_CITATION {"citationID":"0vn80fI5","properties":{"formattedCitation":"(Hammonds, 2004)","plainCitation":"(Hammonds, 2004)","noteIndex":0},"citationItems":[{"id":184,"uris":["http://zotero.org/users/local/YFsU4dqp/items/K3AR57DG"],"itemData":{"id":184,"type":"article-journal","container-title":"Food and Drug Law Journal","ISSN":"1064-590X","issue":"3","note":"publisher: Food and Drug Law Institute (FDLI)","page":"427-432","source":"JSTOR","title":"It Is Time to Designate a Single Food Safety Agency","volume":"59","author":[{"family":"Hammonds","given":"Timothy M."}],"issued":{"date-parts":[["2004"]]}}}],"schema":"https://github.com/citation-style-language/schema/raw/master/csl-citation.json"} </w:instrText>
      </w:r>
      <w:r w:rsidR="00A9420D">
        <w:rPr>
          <w:sz w:val="24"/>
          <w:szCs w:val="24"/>
        </w:rPr>
        <w:fldChar w:fldCharType="separate"/>
      </w:r>
      <w:r w:rsidR="00A9420D" w:rsidRPr="00A9420D">
        <w:rPr>
          <w:sz w:val="24"/>
        </w:rPr>
        <w:t>(Hammonds, 2004)</w:t>
      </w:r>
      <w:r w:rsidR="00A9420D">
        <w:rPr>
          <w:sz w:val="24"/>
          <w:szCs w:val="24"/>
        </w:rPr>
        <w:fldChar w:fldCharType="end"/>
      </w:r>
    </w:p>
    <w:p w14:paraId="5F774C00" w14:textId="2A31A9E4" w:rsidR="0021402D" w:rsidRDefault="0021402D" w:rsidP="002228E1">
      <w:pPr>
        <w:spacing w:line="480" w:lineRule="auto"/>
        <w:ind w:firstLine="720"/>
        <w:rPr>
          <w:sz w:val="24"/>
          <w:szCs w:val="24"/>
        </w:rPr>
      </w:pPr>
      <w:r>
        <w:rPr>
          <w:sz w:val="24"/>
          <w:szCs w:val="24"/>
        </w:rPr>
        <w:t xml:space="preserve">The benefits to remaining with the current system, or otherwise work within the legal framework provided therein, are typically convenience driven. “Regulating the U.S. food supply involves dealing with an extraordinarily broad range of issues, </w:t>
      </w:r>
      <w:r w:rsidRPr="0021402D">
        <w:rPr>
          <w:sz w:val="24"/>
          <w:szCs w:val="24"/>
        </w:rPr>
        <w:t xml:space="preserve">of issues, including ensuring basic food safety, addressing human and animal nutrition, dealing with naturally-occurring foodborne pathogens, protecting the environment, monitoring the incidence of diseases, developing an effective program of research, and </w:t>
      </w:r>
      <w:r w:rsidRPr="0021402D">
        <w:rPr>
          <w:sz w:val="24"/>
          <w:szCs w:val="24"/>
        </w:rPr>
        <w:lastRenderedPageBreak/>
        <w:t>overseeing a wide variety of means of delivering information to consumers including labels, advertising, and education</w:t>
      </w:r>
      <w:r>
        <w:rPr>
          <w:sz w:val="24"/>
          <w:szCs w:val="24"/>
        </w:rPr>
        <w:t xml:space="preserve">.” </w:t>
      </w:r>
      <w:r>
        <w:rPr>
          <w:sz w:val="24"/>
          <w:szCs w:val="24"/>
        </w:rPr>
        <w:fldChar w:fldCharType="begin"/>
      </w:r>
      <w:r>
        <w:rPr>
          <w:sz w:val="24"/>
          <w:szCs w:val="24"/>
        </w:rPr>
        <w:instrText xml:space="preserve"> ADDIN ZOTERO_ITEM CSL_CITATION {"citationID":"Kk2hSbC2","properties":{"formattedCitation":"(Hammonds, 2004)","plainCitation":"(Hammonds, 2004)","noteIndex":0},"citationItems":[{"id":184,"uris":["http://zotero.org/users/local/YFsU4dqp/items/K3AR57DG"],"itemData":{"id":184,"type":"article-journal","container-title":"Food and Drug Law Journal","ISSN":"1064-590X","issue":"3","note":"publisher: Food and Drug Law Institute (FDLI)","page":"427-432","source":"JSTOR","title":"It Is Time to Designate a Single Food Safety Agency","volume":"59","author":[{"family":"Hammonds","given":"Timothy M."}],"issued":{"date-parts":[["2004"]]}}}],"schema":"https://github.com/citation-style-language/schema/raw/master/csl-citation.json"} </w:instrText>
      </w:r>
      <w:r>
        <w:rPr>
          <w:sz w:val="24"/>
          <w:szCs w:val="24"/>
        </w:rPr>
        <w:fldChar w:fldCharType="separate"/>
      </w:r>
      <w:r w:rsidRPr="0021402D">
        <w:rPr>
          <w:sz w:val="24"/>
        </w:rPr>
        <w:t>(Hammonds, 2004)</w:t>
      </w:r>
      <w:r>
        <w:rPr>
          <w:sz w:val="24"/>
          <w:szCs w:val="24"/>
        </w:rPr>
        <w:fldChar w:fldCharType="end"/>
      </w:r>
      <w:r>
        <w:rPr>
          <w:sz w:val="24"/>
          <w:szCs w:val="24"/>
        </w:rPr>
        <w:t xml:space="preserve"> This is a system that has been expanded upon for over a century. </w:t>
      </w:r>
    </w:p>
    <w:p w14:paraId="141C3C0A" w14:textId="66AD9A7A" w:rsidR="0021402D" w:rsidRDefault="007C7804" w:rsidP="00DB3DE8">
      <w:pPr>
        <w:spacing w:line="480" w:lineRule="auto"/>
        <w:ind w:firstLine="720"/>
        <w:rPr>
          <w:sz w:val="24"/>
          <w:szCs w:val="24"/>
        </w:rPr>
      </w:pPr>
      <w:r>
        <w:rPr>
          <w:sz w:val="24"/>
          <w:szCs w:val="24"/>
        </w:rPr>
        <w:t xml:space="preserve">Perhaps the clearest example of a pan-continental effort to implement a single food authority is the case of Europe. The </w:t>
      </w:r>
      <w:r w:rsidR="00FE64D2">
        <w:rPr>
          <w:sz w:val="24"/>
          <w:szCs w:val="24"/>
        </w:rPr>
        <w:t>Europe</w:t>
      </w:r>
      <w:r>
        <w:rPr>
          <w:sz w:val="24"/>
          <w:szCs w:val="24"/>
        </w:rPr>
        <w:t>an Union established the</w:t>
      </w:r>
      <w:r w:rsidR="00FE64D2">
        <w:rPr>
          <w:sz w:val="24"/>
          <w:szCs w:val="24"/>
        </w:rPr>
        <w:t xml:space="preserve"> European Food Safety</w:t>
      </w:r>
      <w:r w:rsidR="00CB26EE">
        <w:rPr>
          <w:sz w:val="24"/>
          <w:szCs w:val="24"/>
        </w:rPr>
        <w:t xml:space="preserve"> Authority</w:t>
      </w:r>
      <w:r w:rsidR="00FE64D2">
        <w:rPr>
          <w:sz w:val="24"/>
          <w:szCs w:val="24"/>
        </w:rPr>
        <w:t xml:space="preserve"> (EFSA)</w:t>
      </w:r>
      <w:r w:rsidR="00CB26EE">
        <w:rPr>
          <w:sz w:val="24"/>
          <w:szCs w:val="24"/>
        </w:rPr>
        <w:t xml:space="preserve"> </w:t>
      </w:r>
      <w:r>
        <w:rPr>
          <w:sz w:val="24"/>
          <w:szCs w:val="24"/>
        </w:rPr>
        <w:t xml:space="preserve">in 2002 although many believe there are issues with its function </w:t>
      </w:r>
      <w:r w:rsidR="00CB26EE">
        <w:rPr>
          <w:sz w:val="24"/>
          <w:szCs w:val="24"/>
        </w:rPr>
        <w:fldChar w:fldCharType="begin"/>
      </w:r>
      <w:r w:rsidR="00CB26EE">
        <w:rPr>
          <w:sz w:val="24"/>
          <w:szCs w:val="24"/>
        </w:rPr>
        <w:instrText xml:space="preserve"> ADDIN ZOTERO_ITEM CSL_CITATION {"citationID":"Jx8kLf5Q","properties":{"formattedCitation":"(Collins, 2003)","plainCitation":"(Collins, 2003)","noteIndex":0},"citationItems":[{"id":186,"uris":["http://zotero.org/users/local/YFsU4dqp/items/Q9Y6LN8J"],"itemData":{"id":186,"type":"article-journal","container-title":"U.C. Davis Journal of International Law &amp; Policy","issue":"2","journalAbbreviation":"U. C. Davis J. Int'l L. &amp; Pol'y","language":"eng","page":"277-300","source":"HeinOnline","title":"The Commission's Delegation Dilemma: Is the European Food Safety Authority an Independent or an Accountable Agency","title-short":"The Commission's Delegation Dilemma","volume":"10","author":[{"family":"Collins","given":"Winn S."}],"issued":{"date-parts":[["2003"]],"season":"2004"}}}],"schema":"https://github.com/citation-style-language/schema/raw/master/csl-citation.json"} </w:instrText>
      </w:r>
      <w:r w:rsidR="00CB26EE">
        <w:rPr>
          <w:sz w:val="24"/>
          <w:szCs w:val="24"/>
        </w:rPr>
        <w:fldChar w:fldCharType="separate"/>
      </w:r>
      <w:r w:rsidR="00CB26EE" w:rsidRPr="00CB26EE">
        <w:rPr>
          <w:sz w:val="24"/>
        </w:rPr>
        <w:t>(Collins, 2003)</w:t>
      </w:r>
      <w:r w:rsidR="00CB26EE">
        <w:rPr>
          <w:sz w:val="24"/>
          <w:szCs w:val="24"/>
        </w:rPr>
        <w:fldChar w:fldCharType="end"/>
      </w:r>
      <w:r w:rsidR="00C248A8">
        <w:rPr>
          <w:sz w:val="24"/>
          <w:szCs w:val="24"/>
        </w:rPr>
        <w:t>.</w:t>
      </w:r>
      <w:r>
        <w:rPr>
          <w:sz w:val="24"/>
          <w:szCs w:val="24"/>
        </w:rPr>
        <w:t xml:space="preserve"> It has been shown that the EFSA does not always make scientifically and thoroughly informed decisions which is sometimes paired with conflicts of interest. </w:t>
      </w:r>
      <w:r w:rsidR="00DB3DE8">
        <w:rPr>
          <w:sz w:val="24"/>
          <w:szCs w:val="24"/>
        </w:rPr>
        <w:t>This was shown in 2010 when “…</w:t>
      </w:r>
      <w:r w:rsidR="00DB3DE8" w:rsidRPr="00DB3DE8">
        <w:rPr>
          <w:sz w:val="24"/>
          <w:szCs w:val="24"/>
        </w:rPr>
        <w:t>12 out of 21 experts on the genetically- modified organism (GMO) Panel that issued a scientific opinion that was key to</w:t>
      </w:r>
      <w:r w:rsidR="00DB3DE8">
        <w:rPr>
          <w:sz w:val="24"/>
          <w:szCs w:val="24"/>
        </w:rPr>
        <w:t xml:space="preserve"> </w:t>
      </w:r>
      <w:r w:rsidR="00DB3DE8" w:rsidRPr="00DB3DE8">
        <w:rPr>
          <w:sz w:val="24"/>
          <w:szCs w:val="24"/>
        </w:rPr>
        <w:t xml:space="preserve">the approval of a GM potato had conflicts of interest as defined by the </w:t>
      </w:r>
      <w:r w:rsidR="00DB3DE8" w:rsidRPr="00DB3DE8">
        <w:rPr>
          <w:sz w:val="24"/>
          <w:szCs w:val="24"/>
        </w:rPr>
        <w:t>Organization</w:t>
      </w:r>
      <w:r w:rsidR="00DB3DE8" w:rsidRPr="00DB3DE8">
        <w:rPr>
          <w:sz w:val="24"/>
          <w:szCs w:val="24"/>
        </w:rPr>
        <w:t xml:space="preserve"> for Economic Cooperation and</w:t>
      </w:r>
      <w:r w:rsidR="00DB3DE8">
        <w:rPr>
          <w:sz w:val="24"/>
          <w:szCs w:val="24"/>
        </w:rPr>
        <w:t xml:space="preserve"> </w:t>
      </w:r>
      <w:r w:rsidR="00DB3DE8" w:rsidRPr="00DB3DE8">
        <w:rPr>
          <w:sz w:val="24"/>
          <w:szCs w:val="24"/>
        </w:rPr>
        <w:t>Development (OEC</w:t>
      </w:r>
      <w:r w:rsidR="00DB3DE8">
        <w:rPr>
          <w:sz w:val="24"/>
          <w:szCs w:val="24"/>
        </w:rPr>
        <w:t xml:space="preserve">D).” </w:t>
      </w:r>
      <w:r w:rsidR="00DB3DE8">
        <w:rPr>
          <w:sz w:val="24"/>
          <w:szCs w:val="24"/>
        </w:rPr>
        <w:fldChar w:fldCharType="begin"/>
      </w:r>
      <w:r w:rsidR="00DB3DE8">
        <w:rPr>
          <w:sz w:val="24"/>
          <w:szCs w:val="24"/>
        </w:rPr>
        <w:instrText xml:space="preserve"> ADDIN ZOTERO_ITEM CSL_CITATION {"citationID":"cI1hEZc3","properties":{"formattedCitation":"(Robinson et al., 2013)","plainCitation":"(Robinson et al., 2013)","noteIndex":0},"citationItems":[{"id":188,"uris":["http://zotero.org/users/local/YFsU4dqp/items/UBVMYHZL"],"itemData":{"id":188,"type":"article-journal","container-title":"Journal of Epidemiology and Community Health (1979-)","ISSN":"0143-005X","issue":"9","note":"publisher: BMJ","page":"717-720","source":"JSTOR","title":"Conflicts of interest at the European Food Safety Authority erode public confidence","volume":"67","author":[{"family":"Robinson","given":"Claire"},{"family":"Holland","given":"Nina"},{"family":"Leloup","given":"David"},{"family":"Muilerman","given":"Hans"}],"issued":{"date-parts":[["2013"]]}}}],"schema":"https://github.com/citation-style-language/schema/raw/master/csl-citation.json"} </w:instrText>
      </w:r>
      <w:r w:rsidR="00DB3DE8">
        <w:rPr>
          <w:sz w:val="24"/>
          <w:szCs w:val="24"/>
        </w:rPr>
        <w:fldChar w:fldCharType="separate"/>
      </w:r>
      <w:r w:rsidR="00DB3DE8" w:rsidRPr="00DB3DE8">
        <w:rPr>
          <w:sz w:val="24"/>
        </w:rPr>
        <w:t>(Robinson et al., 2013)</w:t>
      </w:r>
      <w:r w:rsidR="00DB3DE8">
        <w:rPr>
          <w:sz w:val="24"/>
          <w:szCs w:val="24"/>
        </w:rPr>
        <w:fldChar w:fldCharType="end"/>
      </w:r>
      <w:r w:rsidR="00DB3DE8">
        <w:rPr>
          <w:sz w:val="24"/>
          <w:szCs w:val="24"/>
        </w:rPr>
        <w:t xml:space="preserve"> According to Robinson, this eroded the public trust in the organization. In the possible establishment of an American FSA, care should be taken to not repeat </w:t>
      </w:r>
      <w:r w:rsidR="007E313F">
        <w:rPr>
          <w:sz w:val="24"/>
          <w:szCs w:val="24"/>
        </w:rPr>
        <w:t>these same mistakes.</w:t>
      </w:r>
    </w:p>
    <w:p w14:paraId="0FD0D770" w14:textId="5A53790C" w:rsidR="003140AB" w:rsidRDefault="00A9420D" w:rsidP="002228E1">
      <w:pPr>
        <w:spacing w:line="480" w:lineRule="auto"/>
        <w:ind w:firstLine="720"/>
        <w:rPr>
          <w:sz w:val="24"/>
          <w:szCs w:val="24"/>
        </w:rPr>
      </w:pPr>
      <w:r>
        <w:rPr>
          <w:sz w:val="24"/>
          <w:szCs w:val="24"/>
        </w:rPr>
        <w:t>Diets change, science changes and the knowledge on harmful chemicals changes.</w:t>
      </w:r>
      <w:r w:rsidR="007E313F">
        <w:rPr>
          <w:sz w:val="24"/>
          <w:szCs w:val="24"/>
        </w:rPr>
        <w:t xml:space="preserve"> Although it is possible to continue to work within the current framework of “patchwork” laws as Hammons puts it</w:t>
      </w:r>
      <w:r w:rsidR="00773F65">
        <w:rPr>
          <w:sz w:val="24"/>
          <w:szCs w:val="24"/>
        </w:rPr>
        <w:t xml:space="preserve"> to restrict or otherwise maintain standards for such foods</w:t>
      </w:r>
      <w:r w:rsidR="007E313F">
        <w:rPr>
          <w:sz w:val="24"/>
          <w:szCs w:val="24"/>
        </w:rPr>
        <w:t>, perhaps reform in the form of establishing a new federal agency would be beneficial. However, it is important to keep the public on board throughout the establishment and development of such an organization.</w:t>
      </w:r>
    </w:p>
    <w:p w14:paraId="4F5797C0" w14:textId="77777777" w:rsidR="003140AB" w:rsidRDefault="003140AB">
      <w:pPr>
        <w:rPr>
          <w:sz w:val="24"/>
          <w:szCs w:val="24"/>
        </w:rPr>
      </w:pPr>
      <w:r>
        <w:rPr>
          <w:sz w:val="24"/>
          <w:szCs w:val="24"/>
        </w:rPr>
        <w:br w:type="page"/>
      </w:r>
    </w:p>
    <w:p w14:paraId="49EE6989" w14:textId="176D02F6" w:rsidR="00A9420D" w:rsidRPr="003140AB" w:rsidRDefault="003140AB" w:rsidP="003140AB">
      <w:pPr>
        <w:spacing w:line="480" w:lineRule="auto"/>
        <w:rPr>
          <w:sz w:val="24"/>
          <w:szCs w:val="24"/>
          <w:u w:val="single"/>
        </w:rPr>
      </w:pPr>
      <w:r w:rsidRPr="003140AB">
        <w:rPr>
          <w:sz w:val="24"/>
          <w:szCs w:val="24"/>
          <w:u w:val="single"/>
        </w:rPr>
        <w:lastRenderedPageBreak/>
        <w:t>Bibliography</w:t>
      </w:r>
    </w:p>
    <w:p w14:paraId="3D955682" w14:textId="77777777" w:rsidR="003140AB" w:rsidRPr="003140AB" w:rsidRDefault="003140AB" w:rsidP="003140AB">
      <w:pPr>
        <w:pStyle w:val="Bibliography"/>
      </w:pPr>
      <w:r>
        <w:fldChar w:fldCharType="begin"/>
      </w:r>
      <w:r>
        <w:instrText xml:space="preserve"> ADDIN ZOTERO_BIBL {"uncited":[],"omitted":[],"custom":[]} CSL_BIBLIOGRAPHY </w:instrText>
      </w:r>
      <w:r>
        <w:fldChar w:fldCharType="separate"/>
      </w:r>
      <w:r w:rsidRPr="003140AB">
        <w:t xml:space="preserve">Collins, W. S. (2003). The Commission’s Delegation Dilemma: Is the European Food Safety Authority an Independent or an Accountable Agency. </w:t>
      </w:r>
      <w:r w:rsidRPr="003140AB">
        <w:rPr>
          <w:i/>
          <w:iCs/>
        </w:rPr>
        <w:t>U.C. Davis Journal of International Law &amp; Policy</w:t>
      </w:r>
      <w:r w:rsidRPr="003140AB">
        <w:t xml:space="preserve">, </w:t>
      </w:r>
      <w:r w:rsidRPr="003140AB">
        <w:rPr>
          <w:i/>
          <w:iCs/>
        </w:rPr>
        <w:t>10</w:t>
      </w:r>
      <w:r w:rsidRPr="003140AB">
        <w:t>(2), 277–300.</w:t>
      </w:r>
    </w:p>
    <w:p w14:paraId="252483EF" w14:textId="77777777" w:rsidR="003140AB" w:rsidRPr="003140AB" w:rsidRDefault="003140AB" w:rsidP="003140AB">
      <w:pPr>
        <w:pStyle w:val="Bibliography"/>
      </w:pPr>
      <w:r w:rsidRPr="003140AB">
        <w:t xml:space="preserve">Hammonds, T. M. (2004). It Is Time to Designate a Single Food Safety Agency. </w:t>
      </w:r>
      <w:r w:rsidRPr="003140AB">
        <w:rPr>
          <w:i/>
          <w:iCs/>
        </w:rPr>
        <w:t>Food and Drug Law Journal</w:t>
      </w:r>
      <w:r w:rsidRPr="003140AB">
        <w:t xml:space="preserve">, </w:t>
      </w:r>
      <w:r w:rsidRPr="003140AB">
        <w:rPr>
          <w:i/>
          <w:iCs/>
        </w:rPr>
        <w:t>59</w:t>
      </w:r>
      <w:r w:rsidRPr="003140AB">
        <w:t>(3), 427–432.</w:t>
      </w:r>
    </w:p>
    <w:p w14:paraId="04E61EFA" w14:textId="77777777" w:rsidR="003140AB" w:rsidRPr="003140AB" w:rsidRDefault="003140AB" w:rsidP="003140AB">
      <w:pPr>
        <w:pStyle w:val="Bibliography"/>
      </w:pPr>
      <w:r w:rsidRPr="003140AB">
        <w:t xml:space="preserve">Robinson, C., Holland, N., </w:t>
      </w:r>
      <w:proofErr w:type="spellStart"/>
      <w:r w:rsidRPr="003140AB">
        <w:t>Leloup</w:t>
      </w:r>
      <w:proofErr w:type="spellEnd"/>
      <w:r w:rsidRPr="003140AB">
        <w:t xml:space="preserve">, D., &amp; </w:t>
      </w:r>
      <w:proofErr w:type="spellStart"/>
      <w:r w:rsidRPr="003140AB">
        <w:t>Muilerman</w:t>
      </w:r>
      <w:proofErr w:type="spellEnd"/>
      <w:r w:rsidRPr="003140AB">
        <w:t xml:space="preserve">, H. (2013). Conflicts of interest at the European Food Safety Authority erode public confidence. </w:t>
      </w:r>
      <w:r w:rsidRPr="003140AB">
        <w:rPr>
          <w:i/>
          <w:iCs/>
        </w:rPr>
        <w:t>Journal of Epidemiology and Community Health (1979-)</w:t>
      </w:r>
      <w:r w:rsidRPr="003140AB">
        <w:t xml:space="preserve">, </w:t>
      </w:r>
      <w:r w:rsidRPr="003140AB">
        <w:rPr>
          <w:i/>
          <w:iCs/>
        </w:rPr>
        <w:t>67</w:t>
      </w:r>
      <w:r w:rsidRPr="003140AB">
        <w:t>(9), 717–720.</w:t>
      </w:r>
    </w:p>
    <w:p w14:paraId="0B3F0450" w14:textId="77777777" w:rsidR="003140AB" w:rsidRPr="003140AB" w:rsidRDefault="003140AB" w:rsidP="003140AB">
      <w:pPr>
        <w:pStyle w:val="Bibliography"/>
      </w:pPr>
      <w:r w:rsidRPr="003140AB">
        <w:t xml:space="preserve">Yoke, R. M. (2007). Let Us Eat Lettuce (and Spinach): Is the Bioterrorism Preparedness Act Enough or Is an Independent Food Safety Agency Required Note. </w:t>
      </w:r>
      <w:r w:rsidRPr="003140AB">
        <w:rPr>
          <w:i/>
          <w:iCs/>
        </w:rPr>
        <w:t>Kentucky Law Journal</w:t>
      </w:r>
      <w:r w:rsidRPr="003140AB">
        <w:t xml:space="preserve">, </w:t>
      </w:r>
      <w:r w:rsidRPr="003140AB">
        <w:rPr>
          <w:i/>
          <w:iCs/>
        </w:rPr>
        <w:t>96</w:t>
      </w:r>
      <w:r w:rsidRPr="003140AB">
        <w:t>(4), 731–750.</w:t>
      </w:r>
    </w:p>
    <w:p w14:paraId="421549CC" w14:textId="4215CCA4" w:rsidR="003140AB" w:rsidRPr="00216CAB" w:rsidRDefault="003140AB" w:rsidP="003140AB">
      <w:pPr>
        <w:spacing w:line="480" w:lineRule="auto"/>
      </w:pPr>
      <w:r>
        <w:fldChar w:fldCharType="end"/>
      </w:r>
    </w:p>
    <w:sectPr w:rsidR="003140AB" w:rsidRPr="00216CAB" w:rsidSect="00A51723">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2B52"/>
    <w:rsid w:val="0002046A"/>
    <w:rsid w:val="000A5772"/>
    <w:rsid w:val="00102B40"/>
    <w:rsid w:val="0010799A"/>
    <w:rsid w:val="00157DBE"/>
    <w:rsid w:val="001F35EE"/>
    <w:rsid w:val="0021402D"/>
    <w:rsid w:val="00216CAB"/>
    <w:rsid w:val="002228E1"/>
    <w:rsid w:val="00222B52"/>
    <w:rsid w:val="00287B0F"/>
    <w:rsid w:val="002A506D"/>
    <w:rsid w:val="002C17BB"/>
    <w:rsid w:val="003140AB"/>
    <w:rsid w:val="00355F44"/>
    <w:rsid w:val="00373CC1"/>
    <w:rsid w:val="003C3CDF"/>
    <w:rsid w:val="004F296A"/>
    <w:rsid w:val="004F423D"/>
    <w:rsid w:val="0052701E"/>
    <w:rsid w:val="00537FE0"/>
    <w:rsid w:val="00581A86"/>
    <w:rsid w:val="005C75C8"/>
    <w:rsid w:val="005D0C3E"/>
    <w:rsid w:val="00773F65"/>
    <w:rsid w:val="0078442C"/>
    <w:rsid w:val="007C7804"/>
    <w:rsid w:val="007E313F"/>
    <w:rsid w:val="00826BA2"/>
    <w:rsid w:val="008A0880"/>
    <w:rsid w:val="00903DC2"/>
    <w:rsid w:val="00905BEB"/>
    <w:rsid w:val="009060E2"/>
    <w:rsid w:val="00920997"/>
    <w:rsid w:val="009924ED"/>
    <w:rsid w:val="00A327E8"/>
    <w:rsid w:val="00A51723"/>
    <w:rsid w:val="00A9420D"/>
    <w:rsid w:val="00B26A9E"/>
    <w:rsid w:val="00C248A8"/>
    <w:rsid w:val="00CB26EE"/>
    <w:rsid w:val="00D41C62"/>
    <w:rsid w:val="00DB3DE8"/>
    <w:rsid w:val="00DD3C95"/>
    <w:rsid w:val="00E56D9D"/>
    <w:rsid w:val="00EC4D4E"/>
    <w:rsid w:val="00ED6760"/>
    <w:rsid w:val="00EF11C0"/>
    <w:rsid w:val="00FE64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D4F9D3"/>
  <w15:chartTrackingRefBased/>
  <w15:docId w15:val="{FCF199D1-8978-45E4-9D7D-F950A3715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2"/>
        <w:szCs w:val="22"/>
        <w:lang w:val="en-US" w:eastAsia="en-US"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27E8"/>
    <w:pPr>
      <w:keepNext/>
      <w:keepLines/>
      <w:spacing w:before="240" w:after="0"/>
      <w:outlineLvl w:val="0"/>
    </w:pPr>
    <w:rPr>
      <w:rFonts w:eastAsiaTheme="majorEastAsia" w:cstheme="majorBidi"/>
      <w:b/>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A327E8"/>
    <w:rPr>
      <w:rFonts w:ascii="Times New Roman" w:hAnsi="Times New Roman"/>
      <w:i w:val="0"/>
      <w:iCs/>
      <w:color w:val="auto"/>
      <w:sz w:val="22"/>
    </w:rPr>
  </w:style>
  <w:style w:type="character" w:customStyle="1" w:styleId="Heading1Char">
    <w:name w:val="Heading 1 Char"/>
    <w:basedOn w:val="DefaultParagraphFont"/>
    <w:link w:val="Heading1"/>
    <w:uiPriority w:val="9"/>
    <w:rsid w:val="00A327E8"/>
    <w:rPr>
      <w:rFonts w:eastAsiaTheme="majorEastAsia" w:cstheme="majorBidi"/>
      <w:b/>
      <w:sz w:val="32"/>
      <w:szCs w:val="32"/>
    </w:rPr>
  </w:style>
  <w:style w:type="character" w:styleId="IntenseEmphasis">
    <w:name w:val="Intense Emphasis"/>
    <w:basedOn w:val="DefaultParagraphFont"/>
    <w:uiPriority w:val="21"/>
    <w:qFormat/>
    <w:rsid w:val="009924ED"/>
    <w:rPr>
      <w:rFonts w:ascii="Times New Roman" w:hAnsi="Times New Roman"/>
      <w:i w:val="0"/>
      <w:iCs/>
      <w:color w:val="auto"/>
      <w:sz w:val="22"/>
    </w:rPr>
  </w:style>
  <w:style w:type="paragraph" w:styleId="Bibliography">
    <w:name w:val="Bibliography"/>
    <w:basedOn w:val="Normal"/>
    <w:next w:val="Normal"/>
    <w:uiPriority w:val="37"/>
    <w:unhideWhenUsed/>
    <w:rsid w:val="003140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5</TotalTime>
  <Pages>3</Pages>
  <Words>1427</Words>
  <Characters>8134</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Gillispie</dc:creator>
  <cp:keywords/>
  <dc:description/>
  <cp:lastModifiedBy>Nathan Gillispie</cp:lastModifiedBy>
  <cp:revision>32</cp:revision>
  <dcterms:created xsi:type="dcterms:W3CDTF">2023-02-05T20:04:00Z</dcterms:created>
  <dcterms:modified xsi:type="dcterms:W3CDTF">2023-02-06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NATLtEIi"/&gt;&lt;style id="http://www.zotero.org/styles/apa" locale="en-US" hasBibliography="1" bibliographyStyleHasBeenSet="1"/&gt;&lt;prefs&gt;&lt;pref name="fieldType" value="Field"/&gt;&lt;/prefs&gt;&lt;/data&gt;</vt:lpwstr>
  </property>
</Properties>
</file>